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2CC0C" w14:textId="20F79ED7" w:rsidR="004E2A18" w:rsidRDefault="004E2A18" w:rsidP="00C6468D">
      <w:r>
        <w:rPr>
          <w:color w:val="FF0000"/>
        </w:rPr>
        <w:t>Thank you</w:t>
      </w:r>
      <w:r>
        <w:rPr>
          <w:color w:val="FF0000"/>
        </w:rPr>
        <w:t xml:space="preserve"> very much for the comments and suggestions.  We appreciate the time spent by the Reviewers.  Each of the questions is answered below and addressed in the Redline version of the manuscript.  The paper is much improved; thank you again!</w:t>
      </w:r>
    </w:p>
    <w:p w14:paraId="1BF811FD" w14:textId="438F3E38" w:rsidR="00C6468D" w:rsidRDefault="00C6468D" w:rsidP="00C6468D">
      <w:r>
        <w:t>____________________________________</w:t>
      </w:r>
    </w:p>
    <w:p w14:paraId="16D6E1EB" w14:textId="77777777" w:rsidR="00C6468D" w:rsidRDefault="00C6468D" w:rsidP="00C6468D">
      <w:r>
        <w:t>You will find Editorial comments and Peer-Review comments listed below. Please read this entire email before making edits to your manuscript.</w:t>
      </w:r>
    </w:p>
    <w:p w14:paraId="4CA5A107" w14:textId="77777777" w:rsidR="00C6468D" w:rsidRDefault="00C6468D" w:rsidP="00C6468D">
      <w:r>
        <w:t xml:space="preserve">NOTE: Please include a line-by-line response to each of the editorial and reviewer comments in the form of a letter along with the resubmission. </w:t>
      </w:r>
    </w:p>
    <w:p w14:paraId="091F6D47" w14:textId="77777777" w:rsidR="00C6468D" w:rsidRDefault="00C6468D" w:rsidP="00C6468D">
      <w:bookmarkStart w:id="0" w:name="_GoBack"/>
      <w:bookmarkEnd w:id="0"/>
    </w:p>
    <w:p w14:paraId="15AFE735" w14:textId="77777777" w:rsidR="00C6468D" w:rsidRDefault="00C6468D" w:rsidP="00C6468D">
      <w:r>
        <w:t>Editorial Comments:</w:t>
      </w:r>
    </w:p>
    <w:p w14:paraId="18458864" w14:textId="77777777" w:rsidR="00C6468D" w:rsidRDefault="00C6468D" w:rsidP="00C6468D"/>
    <w:p w14:paraId="3E8E1748" w14:textId="77777777" w:rsidR="00C6468D" w:rsidRDefault="00C6468D" w:rsidP="00C6468D">
      <w:r>
        <w:rPr>
          <w:rFonts w:hint="eastAsia"/>
        </w:rPr>
        <w:t>•</w:t>
      </w:r>
      <w:r>
        <w:t xml:space="preserve"> Please take this opportunity to thoroughly proofread the manuscript to ensure that there are no spelling or grammatical errors.</w:t>
      </w:r>
    </w:p>
    <w:p w14:paraId="6C1FEC69" w14:textId="27509C1A" w:rsidR="00AD055C" w:rsidRPr="00AD055C" w:rsidRDefault="00AD055C" w:rsidP="00C6468D">
      <w:pPr>
        <w:rPr>
          <w:color w:val="FF0000"/>
        </w:rPr>
      </w:pPr>
      <w:r>
        <w:rPr>
          <w:color w:val="FF0000"/>
        </w:rPr>
        <w:t>Thank you</w:t>
      </w:r>
      <w:r w:rsidR="00C265EB">
        <w:rPr>
          <w:color w:val="FF0000"/>
        </w:rPr>
        <w:t>. We confirm</w:t>
      </w:r>
      <w:r>
        <w:rPr>
          <w:color w:val="FF0000"/>
        </w:rPr>
        <w:t xml:space="preserve"> that there are no spelling or grammatical errors in the manuscript. </w:t>
      </w:r>
    </w:p>
    <w:p w14:paraId="1FBD6E62" w14:textId="77777777" w:rsidR="00C6468D" w:rsidRDefault="00C6468D" w:rsidP="00C6468D"/>
    <w:p w14:paraId="4140715B" w14:textId="77777777" w:rsidR="00C6468D" w:rsidRDefault="00C6468D" w:rsidP="00C6468D">
      <w:r>
        <w:rPr>
          <w:rFonts w:hint="eastAsia"/>
        </w:rPr>
        <w:t>•</w:t>
      </w:r>
      <w:r>
        <w:t xml:space="preserve"> Text Overlap: S</w:t>
      </w:r>
      <w:r w:rsidRPr="00A64FE1">
        <w:t>ignificant portions of the manuscript show significant overlap with previously published work. Please re-write Lines 46-49, 90-92, 106-111, 143-157 using ALL original text to avoid this overlap.</w:t>
      </w:r>
    </w:p>
    <w:p w14:paraId="104BFA87" w14:textId="1E2EC635" w:rsidR="00A64FE1" w:rsidRDefault="00A64FE1" w:rsidP="00C6468D">
      <w:pPr>
        <w:rPr>
          <w:color w:val="FF0000"/>
        </w:rPr>
      </w:pPr>
      <w:r w:rsidRPr="00A64FE1">
        <w:rPr>
          <w:color w:val="FF0000"/>
        </w:rPr>
        <w:t>Thank you for pointing this</w:t>
      </w:r>
      <w:r w:rsidR="00C265EB">
        <w:rPr>
          <w:color w:val="FF0000"/>
        </w:rPr>
        <w:t xml:space="preserve"> out</w:t>
      </w:r>
      <w:r w:rsidRPr="00A64FE1">
        <w:rPr>
          <w:color w:val="FF0000"/>
        </w:rPr>
        <w:t xml:space="preserve">. We </w:t>
      </w:r>
      <w:r w:rsidR="00C265EB">
        <w:rPr>
          <w:color w:val="FF0000"/>
        </w:rPr>
        <w:t xml:space="preserve">have </w:t>
      </w:r>
      <w:r w:rsidRPr="00A64FE1">
        <w:rPr>
          <w:color w:val="FF0000"/>
        </w:rPr>
        <w:t>rewri</w:t>
      </w:r>
      <w:r w:rsidR="00C265EB">
        <w:rPr>
          <w:color w:val="FF0000"/>
        </w:rPr>
        <w:t>t</w:t>
      </w:r>
      <w:r w:rsidRPr="00A64FE1">
        <w:rPr>
          <w:color w:val="FF0000"/>
        </w:rPr>
        <w:t>t</w:t>
      </w:r>
      <w:r w:rsidR="00C265EB">
        <w:rPr>
          <w:color w:val="FF0000"/>
        </w:rPr>
        <w:t>en</w:t>
      </w:r>
      <w:r w:rsidRPr="00A64FE1">
        <w:rPr>
          <w:color w:val="FF0000"/>
        </w:rPr>
        <w:t xml:space="preserve"> these parts using original text.</w:t>
      </w:r>
    </w:p>
    <w:p w14:paraId="60497C09" w14:textId="77777777" w:rsidR="00C6468D" w:rsidRDefault="00C6468D" w:rsidP="00C6468D"/>
    <w:p w14:paraId="7E284626" w14:textId="77777777" w:rsidR="00C6468D" w:rsidRDefault="00C6468D" w:rsidP="00C6468D">
      <w:r>
        <w:rPr>
          <w:rFonts w:hint="eastAsia"/>
        </w:rPr>
        <w:t>•</w:t>
      </w:r>
      <w:r>
        <w:t xml:space="preserve"> Protocol Detail: Please note that your protocol will be used to generate the script for the video, and must contain everything that you would like shown in the video. Please add more specific details (e.g. button clicks for software actions, numerical values for settings, </w:t>
      </w:r>
      <w:proofErr w:type="spellStart"/>
      <w:r>
        <w:t>etc</w:t>
      </w:r>
      <w:proofErr w:type="spellEnd"/>
      <w:r>
        <w:t>) to your protocol steps.</w:t>
      </w:r>
    </w:p>
    <w:p w14:paraId="6A181AAF" w14:textId="77777777" w:rsidR="00C6468D" w:rsidRDefault="00C6468D" w:rsidP="00C6468D">
      <w:r>
        <w:t>1) Please include an ethics statement before your numbered protocol steps indicating that the protocol follows the animal care guidelines of your institution.</w:t>
      </w:r>
    </w:p>
    <w:p w14:paraId="39C4A795" w14:textId="77777777" w:rsidR="00C6468D" w:rsidRDefault="00C6468D" w:rsidP="00C6468D">
      <w:r>
        <w:t>2) 1.1: Mention sex if it matters.</w:t>
      </w:r>
    </w:p>
    <w:p w14:paraId="485DCA35" w14:textId="77777777" w:rsidR="00C6468D" w:rsidRDefault="00C6468D" w:rsidP="00C6468D">
      <w:r>
        <w:t>3) 1.5: Mention povidone % and isopropanol %.</w:t>
      </w:r>
    </w:p>
    <w:p w14:paraId="51232D3E" w14:textId="77777777" w:rsidR="00C6468D" w:rsidRDefault="00C6468D" w:rsidP="00C6468D">
      <w:r>
        <w:t>4) 2.1.2: How deep is the initial incision? Skin-deep? Or through the musculature?</w:t>
      </w:r>
    </w:p>
    <w:p w14:paraId="4D8B8322" w14:textId="77777777" w:rsidR="00C6468D" w:rsidRDefault="00C6468D" w:rsidP="00C6468D">
      <w:r>
        <w:t>5) 2.1.3: Mention tools used for dissection.</w:t>
      </w:r>
    </w:p>
    <w:p w14:paraId="7C32807F" w14:textId="77777777" w:rsidR="00C6468D" w:rsidRDefault="00C6468D" w:rsidP="00C6468D">
      <w:r>
        <w:t>6) 2.1.4: Describe the dissection in a bit more detail.</w:t>
      </w:r>
    </w:p>
    <w:p w14:paraId="38787D7A" w14:textId="77777777" w:rsidR="007B71D4" w:rsidRDefault="007B71D4" w:rsidP="00C6468D"/>
    <w:p w14:paraId="0172762F" w14:textId="03769129" w:rsidR="00F93BE9" w:rsidRPr="00F93BE9" w:rsidRDefault="00F93BE9" w:rsidP="00C6468D">
      <w:pPr>
        <w:rPr>
          <w:color w:val="FF0000"/>
        </w:rPr>
      </w:pPr>
      <w:r w:rsidRPr="00F93BE9">
        <w:rPr>
          <w:color w:val="FF0000"/>
        </w:rPr>
        <w:lastRenderedPageBreak/>
        <w:t>Thank you for these questions.</w:t>
      </w:r>
    </w:p>
    <w:p w14:paraId="1F2C99C8" w14:textId="77777777" w:rsidR="00C6468D" w:rsidRPr="00F93BE9" w:rsidRDefault="00B54C5F" w:rsidP="00B54C5F">
      <w:pPr>
        <w:pStyle w:val="ListParagraph"/>
        <w:numPr>
          <w:ilvl w:val="0"/>
          <w:numId w:val="1"/>
        </w:numPr>
        <w:ind w:leftChars="0"/>
        <w:rPr>
          <w:color w:val="FF0000"/>
        </w:rPr>
      </w:pPr>
      <w:r w:rsidRPr="00F93BE9">
        <w:rPr>
          <w:color w:val="FF0000"/>
        </w:rPr>
        <w:t xml:space="preserve">We included the statement that all experiments are performed with approval from </w:t>
      </w:r>
      <w:r w:rsidR="007B71D4" w:rsidRPr="00F93BE9">
        <w:rPr>
          <w:color w:val="FF0000"/>
        </w:rPr>
        <w:t>the Yale</w:t>
      </w:r>
      <w:r w:rsidRPr="00F93BE9">
        <w:rPr>
          <w:color w:val="FF0000"/>
        </w:rPr>
        <w:t xml:space="preserve"> University Institutional Animal Care and Use Committee. </w:t>
      </w:r>
    </w:p>
    <w:p w14:paraId="0D1443AF" w14:textId="77777777" w:rsidR="00B54C5F" w:rsidRPr="00F93BE9" w:rsidRDefault="008D3D08" w:rsidP="00B54C5F">
      <w:pPr>
        <w:pStyle w:val="ListParagraph"/>
        <w:numPr>
          <w:ilvl w:val="0"/>
          <w:numId w:val="1"/>
        </w:numPr>
        <w:ind w:leftChars="0"/>
        <w:rPr>
          <w:color w:val="FF0000"/>
        </w:rPr>
      </w:pPr>
      <w:r w:rsidRPr="00F93BE9">
        <w:rPr>
          <w:color w:val="FF0000"/>
        </w:rPr>
        <w:t>Both male and female mice could be used for this experiment.</w:t>
      </w:r>
    </w:p>
    <w:p w14:paraId="5D754E20" w14:textId="3C32CC28" w:rsidR="00B54C5F" w:rsidRPr="00F93BE9" w:rsidRDefault="00C265EB" w:rsidP="00B54C5F">
      <w:pPr>
        <w:pStyle w:val="ListParagraph"/>
        <w:numPr>
          <w:ilvl w:val="0"/>
          <w:numId w:val="1"/>
        </w:numPr>
        <w:ind w:leftChars="0"/>
        <w:rPr>
          <w:color w:val="FF0000"/>
        </w:rPr>
      </w:pPr>
      <w:r>
        <w:rPr>
          <w:color w:val="FF0000"/>
        </w:rPr>
        <w:t>We mention these</w:t>
      </w:r>
      <w:r w:rsidR="008E10A7" w:rsidRPr="00F93BE9">
        <w:rPr>
          <w:color w:val="FF0000"/>
        </w:rPr>
        <w:t xml:space="preserve"> concentration</w:t>
      </w:r>
      <w:r w:rsidR="00336177">
        <w:rPr>
          <w:color w:val="FF0000"/>
        </w:rPr>
        <w:t>s</w:t>
      </w:r>
      <w:r w:rsidR="008E10A7" w:rsidRPr="00F93BE9">
        <w:rPr>
          <w:color w:val="FF0000"/>
        </w:rPr>
        <w:t>.</w:t>
      </w:r>
    </w:p>
    <w:p w14:paraId="784316FF" w14:textId="4A237E57" w:rsidR="00F93BE9" w:rsidRPr="00F93BE9" w:rsidRDefault="00C265EB" w:rsidP="00B54C5F">
      <w:pPr>
        <w:pStyle w:val="ListParagraph"/>
        <w:numPr>
          <w:ilvl w:val="0"/>
          <w:numId w:val="1"/>
        </w:numPr>
        <w:ind w:leftChars="0"/>
        <w:rPr>
          <w:color w:val="FF0000"/>
        </w:rPr>
      </w:pPr>
      <w:r>
        <w:rPr>
          <w:rFonts w:hint="eastAsia"/>
          <w:color w:val="FF0000"/>
        </w:rPr>
        <w:t>We mention</w:t>
      </w:r>
      <w:r w:rsidR="00F93BE9" w:rsidRPr="00F93BE9">
        <w:rPr>
          <w:rFonts w:hint="eastAsia"/>
          <w:color w:val="FF0000"/>
        </w:rPr>
        <w:t xml:space="preserve"> that </w:t>
      </w:r>
      <w:r w:rsidR="00F93BE9" w:rsidRPr="00F93BE9">
        <w:rPr>
          <w:color w:val="FF0000"/>
        </w:rPr>
        <w:t>the initial incision is skin-deep.</w:t>
      </w:r>
    </w:p>
    <w:p w14:paraId="40D6366A" w14:textId="604A656E" w:rsidR="008E10A7" w:rsidRPr="00F93BE9" w:rsidRDefault="00C265EB" w:rsidP="00B54C5F">
      <w:pPr>
        <w:pStyle w:val="ListParagraph"/>
        <w:numPr>
          <w:ilvl w:val="0"/>
          <w:numId w:val="1"/>
        </w:numPr>
        <w:ind w:leftChars="0"/>
        <w:rPr>
          <w:color w:val="FF0000"/>
        </w:rPr>
      </w:pPr>
      <w:r>
        <w:rPr>
          <w:color w:val="FF0000"/>
        </w:rPr>
        <w:t>A micro-</w:t>
      </w:r>
      <w:r w:rsidR="008D3D08" w:rsidRPr="00F93BE9">
        <w:rPr>
          <w:color w:val="FF0000"/>
        </w:rPr>
        <w:t>needle holder is used for dissection.</w:t>
      </w:r>
    </w:p>
    <w:p w14:paraId="74F24B0F" w14:textId="77777777" w:rsidR="008D3D08" w:rsidRPr="00F93BE9" w:rsidRDefault="00F93BE9" w:rsidP="00B54C5F">
      <w:pPr>
        <w:pStyle w:val="ListParagraph"/>
        <w:numPr>
          <w:ilvl w:val="0"/>
          <w:numId w:val="1"/>
        </w:numPr>
        <w:ind w:leftChars="0"/>
        <w:rPr>
          <w:color w:val="FF0000"/>
        </w:rPr>
      </w:pPr>
      <w:r w:rsidRPr="00F93BE9">
        <w:rPr>
          <w:color w:val="FF0000"/>
        </w:rPr>
        <w:t>We described the detail of the infra-renal aorta IVC dissection.</w:t>
      </w:r>
    </w:p>
    <w:p w14:paraId="0E367464" w14:textId="77777777" w:rsidR="00B54C5F" w:rsidRPr="00F93BE9" w:rsidRDefault="00F93BE9" w:rsidP="00B54C5F">
      <w:pPr>
        <w:rPr>
          <w:color w:val="FF0000"/>
        </w:rPr>
      </w:pPr>
      <w:r w:rsidRPr="00F93BE9">
        <w:rPr>
          <w:color w:val="FF0000"/>
        </w:rPr>
        <w:t xml:space="preserve"> </w:t>
      </w:r>
    </w:p>
    <w:p w14:paraId="5A1BD035" w14:textId="77777777" w:rsidR="00B54C5F" w:rsidRDefault="00B54C5F" w:rsidP="00B54C5F"/>
    <w:p w14:paraId="780F5DB6" w14:textId="77777777" w:rsidR="00C6468D" w:rsidRDefault="00C6468D" w:rsidP="00C6468D">
      <w:r>
        <w:rPr>
          <w:rFonts w:hint="eastAsia"/>
        </w:rPr>
        <w:t>•</w:t>
      </w:r>
      <w:r>
        <w:t xml:space="preserve"> Discussion: </w:t>
      </w:r>
      <w:proofErr w:type="spellStart"/>
      <w:r w:rsidRPr="005E5B5A">
        <w:t>JoVE</w:t>
      </w:r>
      <w:proofErr w:type="spellEnd"/>
      <w:r w:rsidRPr="005E5B5A">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6D1B5720" w14:textId="4148E701" w:rsidR="005E5B5A" w:rsidRPr="005E5B5A" w:rsidRDefault="005E5B5A" w:rsidP="00C6468D">
      <w:pPr>
        <w:rPr>
          <w:color w:val="FF0000"/>
        </w:rPr>
      </w:pPr>
      <w:r w:rsidRPr="005E5B5A">
        <w:rPr>
          <w:color w:val="FF0000"/>
        </w:rPr>
        <w:t>Thank you fo</w:t>
      </w:r>
      <w:r w:rsidR="00C265EB">
        <w:rPr>
          <w:color w:val="FF0000"/>
        </w:rPr>
        <w:t>r this instruction. We now address</w:t>
      </w:r>
      <w:r w:rsidRPr="005E5B5A">
        <w:rPr>
          <w:color w:val="FF0000"/>
        </w:rPr>
        <w:t xml:space="preserve"> all the</w:t>
      </w:r>
      <w:r w:rsidR="00C265EB">
        <w:rPr>
          <w:color w:val="FF0000"/>
        </w:rPr>
        <w:t>se points in the discussion.</w:t>
      </w:r>
    </w:p>
    <w:p w14:paraId="008B14DE" w14:textId="77777777" w:rsidR="00C6468D" w:rsidRPr="005E5B5A" w:rsidRDefault="00C6468D" w:rsidP="00C6468D">
      <w:pPr>
        <w:rPr>
          <w:color w:val="FF0000"/>
        </w:rPr>
      </w:pPr>
    </w:p>
    <w:p w14:paraId="72AC44F7" w14:textId="77777777" w:rsidR="00C6468D" w:rsidRDefault="00C6468D" w:rsidP="00C6468D">
      <w:r>
        <w:rPr>
          <w:rFonts w:hint="eastAsia"/>
        </w:rPr>
        <w:t>•</w:t>
      </w:r>
      <w:r>
        <w:t xml:space="preserve"> Figures:</w:t>
      </w:r>
    </w:p>
    <w:p w14:paraId="55DE9A09" w14:textId="77777777" w:rsidR="00C6468D" w:rsidRDefault="00C6468D" w:rsidP="00C6468D">
      <w:r>
        <w:t>1) Fig 2: Please provide scale references on the images.</w:t>
      </w:r>
    </w:p>
    <w:p w14:paraId="57C83CA3" w14:textId="7F7AC26A" w:rsidR="004E5370" w:rsidRPr="00530510" w:rsidRDefault="00530510" w:rsidP="00C6468D">
      <w:pPr>
        <w:rPr>
          <w:color w:val="FF0000"/>
        </w:rPr>
      </w:pPr>
      <w:r w:rsidRPr="00530510">
        <w:rPr>
          <w:color w:val="FF0000"/>
        </w:rPr>
        <w:t>S</w:t>
      </w:r>
      <w:r w:rsidR="004E5370" w:rsidRPr="00530510">
        <w:rPr>
          <w:color w:val="FF0000"/>
        </w:rPr>
        <w:t>cale reference</w:t>
      </w:r>
      <w:r w:rsidRPr="00530510">
        <w:rPr>
          <w:color w:val="FF0000"/>
        </w:rPr>
        <w:t xml:space="preserve">s </w:t>
      </w:r>
      <w:r w:rsidR="00C265EB">
        <w:rPr>
          <w:color w:val="FF0000"/>
        </w:rPr>
        <w:t>a</w:t>
      </w:r>
      <w:r>
        <w:rPr>
          <w:color w:val="FF0000"/>
        </w:rPr>
        <w:t xml:space="preserve">re </w:t>
      </w:r>
      <w:r w:rsidRPr="00530510">
        <w:rPr>
          <w:color w:val="FF0000"/>
        </w:rPr>
        <w:t>provided in Fig</w:t>
      </w:r>
      <w:r w:rsidR="00C265EB">
        <w:rPr>
          <w:color w:val="FF0000"/>
        </w:rPr>
        <w:t xml:space="preserve"> </w:t>
      </w:r>
      <w:r w:rsidRPr="00530510">
        <w:rPr>
          <w:color w:val="FF0000"/>
        </w:rPr>
        <w:t>2.</w:t>
      </w:r>
    </w:p>
    <w:p w14:paraId="03A13D88" w14:textId="77777777" w:rsidR="00C6468D" w:rsidRDefault="00C6468D" w:rsidP="00C6468D"/>
    <w:p w14:paraId="5BC234D0" w14:textId="77777777" w:rsidR="00C6468D" w:rsidRPr="005E5B5A" w:rsidRDefault="00C6468D" w:rsidP="00C6468D">
      <w:r w:rsidRPr="005E5B5A">
        <w:rPr>
          <w:rFonts w:hint="eastAsia"/>
        </w:rPr>
        <w:t>•</w:t>
      </w:r>
      <w:r w:rsidRPr="005E5B5A">
        <w:t xml:space="preserve"> Tables:</w:t>
      </w:r>
    </w:p>
    <w:p w14:paraId="4471086C" w14:textId="77777777" w:rsidR="00C6468D" w:rsidRDefault="00C6468D" w:rsidP="00C6468D">
      <w:r w:rsidRPr="005E5B5A">
        <w:t>1) Table 1: Mention statistical test used. Mention sample sizes.</w:t>
      </w:r>
    </w:p>
    <w:p w14:paraId="36DD7F00" w14:textId="4E7E4386" w:rsidR="005E5B5A" w:rsidRPr="005E5B5A" w:rsidRDefault="005E5B5A" w:rsidP="00C6468D">
      <w:pPr>
        <w:rPr>
          <w:color w:val="FF0000"/>
        </w:rPr>
      </w:pPr>
      <w:r w:rsidRPr="005E5B5A">
        <w:rPr>
          <w:color w:val="FF0000"/>
        </w:rPr>
        <w:t>Student’s t-test was used and sampl</w:t>
      </w:r>
      <w:r w:rsidR="00C265EB">
        <w:rPr>
          <w:color w:val="FF0000"/>
        </w:rPr>
        <w:t>e size were 4 to 6. We mention this</w:t>
      </w:r>
      <w:r w:rsidRPr="005E5B5A">
        <w:rPr>
          <w:color w:val="FF0000"/>
        </w:rPr>
        <w:t xml:space="preserve"> in the table legend.</w:t>
      </w:r>
    </w:p>
    <w:p w14:paraId="3F5CF08D" w14:textId="77777777" w:rsidR="00C6468D" w:rsidRDefault="00C6468D" w:rsidP="00C6468D"/>
    <w:p w14:paraId="6B85187A" w14:textId="77777777" w:rsidR="00C6468D" w:rsidRDefault="00C6468D" w:rsidP="00C6468D">
      <w:r>
        <w:rPr>
          <w:rFonts w:hint="eastAsia"/>
        </w:rPr>
        <w:t>•</w:t>
      </w:r>
      <w:r>
        <w:t xml:space="preserve"> References:</w:t>
      </w:r>
    </w:p>
    <w:p w14:paraId="6C08F68E" w14:textId="77777777" w:rsidR="00C6468D" w:rsidRDefault="00C6468D" w:rsidP="00C6468D">
      <w:r>
        <w:t xml:space="preserve">1) Please make sure that your references comply with </w:t>
      </w:r>
      <w:proofErr w:type="spellStart"/>
      <w:r>
        <w:t>JoVE</w:t>
      </w:r>
      <w:proofErr w:type="spellEnd"/>
      <w:r>
        <w:t xml:space="preserve"> instructions for authors. Citation formatting should appear as follows: (For 6 authors or less list all authors. For more than 6 authors, list only the first author then et al.): [</w:t>
      </w:r>
      <w:proofErr w:type="spellStart"/>
      <w:r>
        <w:t>Lastname</w:t>
      </w:r>
      <w:proofErr w:type="spellEnd"/>
      <w:r>
        <w:t xml:space="preserve">, F.I., </w:t>
      </w:r>
      <w:proofErr w:type="spellStart"/>
      <w:r>
        <w:t>LastName</w:t>
      </w:r>
      <w:proofErr w:type="spellEnd"/>
      <w:r>
        <w:t xml:space="preserve">, F.I., </w:t>
      </w:r>
      <w:proofErr w:type="spellStart"/>
      <w:r>
        <w:t>LastName</w:t>
      </w:r>
      <w:proofErr w:type="spellEnd"/>
      <w:r>
        <w:t xml:space="preserve">, F.I. Article Title. Source. Volume (Issue), </w:t>
      </w:r>
      <w:proofErr w:type="spellStart"/>
      <w:r>
        <w:t>FirstPage</w:t>
      </w:r>
      <w:proofErr w:type="spellEnd"/>
      <w:r>
        <w:t xml:space="preserve"> – </w:t>
      </w:r>
      <w:proofErr w:type="spellStart"/>
      <w:r>
        <w:t>LastPage</w:t>
      </w:r>
      <w:proofErr w:type="spellEnd"/>
      <w:r>
        <w:t>, (YEAR).]</w:t>
      </w:r>
    </w:p>
    <w:p w14:paraId="2EE797B4" w14:textId="77777777" w:rsidR="00C6468D" w:rsidRDefault="00C6468D" w:rsidP="00C6468D">
      <w:r w:rsidRPr="00A64FE1">
        <w:t>2) Please spell out journal/source name.</w:t>
      </w:r>
    </w:p>
    <w:p w14:paraId="05B3A072" w14:textId="5FD98932" w:rsidR="00530510" w:rsidRPr="003B3DA3" w:rsidRDefault="00530510" w:rsidP="00C6468D">
      <w:pPr>
        <w:rPr>
          <w:color w:val="FF0000"/>
        </w:rPr>
      </w:pPr>
      <w:r w:rsidRPr="003B3DA3">
        <w:rPr>
          <w:color w:val="FF0000"/>
        </w:rPr>
        <w:t>We followed these instructions</w:t>
      </w:r>
      <w:r w:rsidR="00A64FE1">
        <w:rPr>
          <w:color w:val="FF0000"/>
        </w:rPr>
        <w:t xml:space="preserve"> by downloading the </w:t>
      </w:r>
      <w:proofErr w:type="spellStart"/>
      <w:r w:rsidR="00A64FE1">
        <w:rPr>
          <w:color w:val="FF0000"/>
        </w:rPr>
        <w:t>JoVE</w:t>
      </w:r>
      <w:proofErr w:type="spellEnd"/>
      <w:r w:rsidR="00A64FE1">
        <w:rPr>
          <w:color w:val="FF0000"/>
        </w:rPr>
        <w:t xml:space="preserve"> Endnote styling from </w:t>
      </w:r>
      <w:proofErr w:type="spellStart"/>
      <w:r w:rsidR="00A64FE1">
        <w:rPr>
          <w:color w:val="FF0000"/>
        </w:rPr>
        <w:t>JoVE</w:t>
      </w:r>
      <w:proofErr w:type="spellEnd"/>
      <w:r w:rsidR="00A64FE1">
        <w:rPr>
          <w:color w:val="FF0000"/>
        </w:rPr>
        <w:t xml:space="preserve"> </w:t>
      </w:r>
      <w:r w:rsidR="00A64FE1">
        <w:rPr>
          <w:color w:val="FF0000"/>
        </w:rPr>
        <w:lastRenderedPageBreak/>
        <w:t>website.</w:t>
      </w:r>
    </w:p>
    <w:p w14:paraId="571EF6E6" w14:textId="77777777" w:rsidR="00C6468D" w:rsidRDefault="00C6468D" w:rsidP="00C6468D"/>
    <w:p w14:paraId="59F2CC51" w14:textId="77777777" w:rsidR="00C6468D" w:rsidRDefault="00C6468D" w:rsidP="00C6468D">
      <w:r>
        <w:rPr>
          <w:rFonts w:hint="eastAsia"/>
        </w:rPr>
        <w:t>•</w:t>
      </w:r>
      <w:r>
        <w:t xml:space="preserve"> Commercial </w:t>
      </w:r>
      <w:proofErr w:type="spellStart"/>
      <w:r>
        <w:t>Language:JoVE</w:t>
      </w:r>
      <w:proofErr w:type="spellEnd"/>
      <w: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w:t>
      </w:r>
      <w:proofErr w:type="spellStart"/>
      <w:r>
        <w:t>Surflo</w:t>
      </w:r>
      <w:proofErr w:type="spellEnd"/>
      <w:r>
        <w:t>® 22G; Terumo, (Vevo770 High 183 Resolution Imaging System</w:t>
      </w:r>
    </w:p>
    <w:p w14:paraId="52951571" w14:textId="77777777" w:rsidR="00565602" w:rsidRDefault="00C6468D" w:rsidP="00565602">
      <w:pPr>
        <w:pStyle w:val="ListParagraph"/>
        <w:numPr>
          <w:ilvl w:val="0"/>
          <w:numId w:val="3"/>
        </w:numPr>
        <w:ind w:leftChars="0"/>
      </w:pPr>
      <w:r>
        <w:t>Please use MS Word’s find function (</w:t>
      </w:r>
      <w:proofErr w:type="spellStart"/>
      <w:r>
        <w:t>Ctrl+F</w:t>
      </w:r>
      <w:proofErr w:type="spellEnd"/>
      <w:r>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3C647DF9" w14:textId="3188BF7C" w:rsidR="00565602" w:rsidRPr="00565602" w:rsidRDefault="00565602" w:rsidP="00565602">
      <w:pPr>
        <w:rPr>
          <w:color w:val="FF0000"/>
        </w:rPr>
      </w:pPr>
      <w:r w:rsidRPr="00565602">
        <w:rPr>
          <w:color w:val="FF0000"/>
        </w:rPr>
        <w:t>Thank you for this point. We followed these instructions.</w:t>
      </w:r>
    </w:p>
    <w:p w14:paraId="76417ED6" w14:textId="77777777" w:rsidR="00C6468D" w:rsidRDefault="00C6468D" w:rsidP="00C6468D"/>
    <w:p w14:paraId="49ABDF96" w14:textId="77777777" w:rsidR="00C6468D" w:rsidRDefault="00C6468D" w:rsidP="00C6468D">
      <w:r>
        <w:rPr>
          <w:rFonts w:hint="eastAsia"/>
        </w:rPr>
        <w:t>•</w:t>
      </w:r>
      <w:r>
        <w:t xml:space="preserve"> Table of </w:t>
      </w:r>
      <w:proofErr w:type="spellStart"/>
      <w:r>
        <w:t>Materials:Please</w:t>
      </w:r>
      <w:proofErr w:type="spellEnd"/>
      <w:r>
        <w:t xml:space="preserve"> revise the table of the essential supplies, reagents, and equipment. The table should include the name, company, and catalog number of all relevant materials/software in separate columns in an </w:t>
      </w:r>
      <w:proofErr w:type="spellStart"/>
      <w:r>
        <w:t>xls</w:t>
      </w:r>
      <w:proofErr w:type="spellEnd"/>
      <w:r>
        <w:t>/</w:t>
      </w:r>
      <w:proofErr w:type="spellStart"/>
      <w:r>
        <w:t>xlsx</w:t>
      </w:r>
      <w:proofErr w:type="spellEnd"/>
      <w:r>
        <w:t xml:space="preserve"> file. </w:t>
      </w:r>
      <w:r w:rsidRPr="006E77FB">
        <w:t>Please include items such as surgical tools, ultrasound imager, animals, drugs used etc.</w:t>
      </w:r>
    </w:p>
    <w:p w14:paraId="61AD6378" w14:textId="78ADF5E3" w:rsidR="00286D9A" w:rsidRDefault="00286D9A" w:rsidP="00286D9A">
      <w:pPr>
        <w:rPr>
          <w:color w:val="FF0000"/>
        </w:rPr>
      </w:pPr>
      <w:r w:rsidRPr="00565602">
        <w:rPr>
          <w:color w:val="FF0000"/>
        </w:rPr>
        <w:t>Thank you for this point</w:t>
      </w:r>
      <w:r>
        <w:rPr>
          <w:color w:val="FF0000"/>
        </w:rPr>
        <w:t>. We followed this instruction and revised the table of materials.</w:t>
      </w:r>
    </w:p>
    <w:p w14:paraId="0AFA7DE5" w14:textId="38A191ED" w:rsidR="00336177" w:rsidRPr="00336177" w:rsidRDefault="00336177" w:rsidP="00286D9A">
      <w:pPr>
        <w:rPr>
          <w:color w:val="0000FF"/>
        </w:rPr>
      </w:pPr>
    </w:p>
    <w:p w14:paraId="3824191C" w14:textId="77777777" w:rsidR="00C6468D" w:rsidRDefault="00C6468D" w:rsidP="00C6468D">
      <w:r>
        <w:rPr>
          <w:rFonts w:hint="eastAsia"/>
        </w:rPr>
        <w:t>•</w:t>
      </w:r>
      <w: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t>JoVE</w:t>
      </w:r>
      <w:proofErr w:type="spellEnd"/>
      <w:r>
        <w:t>)" section. Please also cite the figure appropriately in the figure legend, i.e. "This figure has been modified from [citation]."</w:t>
      </w:r>
    </w:p>
    <w:p w14:paraId="5BE417DE" w14:textId="19F59E0A" w:rsidR="00565602" w:rsidRPr="00565602" w:rsidRDefault="00C265EB" w:rsidP="00C6468D">
      <w:pPr>
        <w:rPr>
          <w:color w:val="FF0000"/>
        </w:rPr>
      </w:pPr>
      <w:r>
        <w:rPr>
          <w:color w:val="FF0000"/>
        </w:rPr>
        <w:t>The figure is original</w:t>
      </w:r>
      <w:r w:rsidR="00565602" w:rsidRPr="00565602">
        <w:rPr>
          <w:color w:val="FF0000"/>
        </w:rPr>
        <w:t>.</w:t>
      </w:r>
    </w:p>
    <w:p w14:paraId="5874918A" w14:textId="77777777" w:rsidR="00C6468D" w:rsidRDefault="00C6468D" w:rsidP="00C6468D">
      <w:r>
        <w:t xml:space="preserve"> </w:t>
      </w:r>
    </w:p>
    <w:p w14:paraId="0B003892" w14:textId="77777777" w:rsidR="00C6468D" w:rsidRDefault="00C6468D" w:rsidP="00C6468D">
      <w:r>
        <w:t xml:space="preserve">Comments from Peer-Reviewers: </w:t>
      </w:r>
    </w:p>
    <w:p w14:paraId="2286FFEC" w14:textId="77777777" w:rsidR="00C6468D" w:rsidRDefault="00C6468D" w:rsidP="00C6468D"/>
    <w:p w14:paraId="3014D422" w14:textId="77777777" w:rsidR="00C6468D" w:rsidRDefault="00C6468D" w:rsidP="00C6468D">
      <w:r>
        <w:lastRenderedPageBreak/>
        <w:t>Reviewer #1:</w:t>
      </w:r>
    </w:p>
    <w:p w14:paraId="2A1AD633" w14:textId="77777777" w:rsidR="00C6468D" w:rsidRDefault="00C6468D" w:rsidP="00C6468D"/>
    <w:p w14:paraId="62981EB1" w14:textId="77777777" w:rsidR="00C6468D" w:rsidRDefault="00C6468D" w:rsidP="00C6468D">
      <w:r>
        <w:t>This is a very interesting and meaningful method article. The writing is excellent. However, I found some minor issues. It's best to polish it up before publication.</w:t>
      </w:r>
    </w:p>
    <w:p w14:paraId="00DE670A" w14:textId="77777777" w:rsidR="00C6468D" w:rsidRDefault="00C6468D" w:rsidP="00C6468D"/>
    <w:p w14:paraId="6F238BF9" w14:textId="77777777" w:rsidR="00C6468D" w:rsidRDefault="00C6468D" w:rsidP="00C6468D">
      <w:r>
        <w:t>Minor Points:</w:t>
      </w:r>
    </w:p>
    <w:p w14:paraId="41BDC924" w14:textId="77777777" w:rsidR="00C6468D" w:rsidRDefault="00C6468D" w:rsidP="00C6468D">
      <w:r>
        <w:t>1. It may be better to use centigrade or both;</w:t>
      </w:r>
    </w:p>
    <w:p w14:paraId="28DA4EDC" w14:textId="5B9EB20B" w:rsidR="005B1F40" w:rsidRDefault="00D675CF" w:rsidP="00C6468D">
      <w:pPr>
        <w:rPr>
          <w:color w:val="FF0000"/>
        </w:rPr>
      </w:pPr>
      <w:r>
        <w:rPr>
          <w:color w:val="FF0000"/>
        </w:rPr>
        <w:t>We changed degrees</w:t>
      </w:r>
      <w:r w:rsidR="00C265EB">
        <w:rPr>
          <w:color w:val="FF0000"/>
        </w:rPr>
        <w:t xml:space="preserve"> from</w:t>
      </w:r>
      <w:r>
        <w:rPr>
          <w:color w:val="FF0000"/>
        </w:rPr>
        <w:t xml:space="preserve"> </w:t>
      </w:r>
      <w:r w:rsidR="00C265EB">
        <w:rPr>
          <w:color w:val="FF0000"/>
        </w:rPr>
        <w:t>Fahrenheit</w:t>
      </w:r>
      <w:r>
        <w:rPr>
          <w:color w:val="FF0000"/>
        </w:rPr>
        <w:t xml:space="preserve"> to </w:t>
      </w:r>
      <w:r w:rsidR="00C265EB">
        <w:rPr>
          <w:color w:val="FF0000"/>
        </w:rPr>
        <w:t>Celsius</w:t>
      </w:r>
      <w:r>
        <w:rPr>
          <w:color w:val="FF0000"/>
        </w:rPr>
        <w:t>.</w:t>
      </w:r>
    </w:p>
    <w:p w14:paraId="7EBCA1F2" w14:textId="77777777" w:rsidR="00C265EB" w:rsidRPr="005B1F40" w:rsidRDefault="00C265EB" w:rsidP="00C6468D">
      <w:pPr>
        <w:rPr>
          <w:color w:val="FF0000"/>
        </w:rPr>
      </w:pPr>
    </w:p>
    <w:p w14:paraId="5A100D29" w14:textId="77777777" w:rsidR="00C6468D" w:rsidRDefault="00C6468D" w:rsidP="00C6468D">
      <w:r>
        <w:t>2. It might be better to describe the specific time of anesthesia induction;</w:t>
      </w:r>
    </w:p>
    <w:p w14:paraId="34D5C36C" w14:textId="643874BF" w:rsidR="005B1F40" w:rsidRDefault="005B1F40" w:rsidP="00C6468D">
      <w:pPr>
        <w:rPr>
          <w:color w:val="FF0000"/>
        </w:rPr>
      </w:pPr>
      <w:r w:rsidRPr="00D675CF">
        <w:rPr>
          <w:color w:val="FF0000"/>
        </w:rPr>
        <w:t xml:space="preserve">We </w:t>
      </w:r>
      <w:r w:rsidR="00C265EB">
        <w:rPr>
          <w:color w:val="FF0000"/>
        </w:rPr>
        <w:t>now describe this.</w:t>
      </w:r>
    </w:p>
    <w:p w14:paraId="722143D5" w14:textId="77777777" w:rsidR="00C265EB" w:rsidRPr="00D675CF" w:rsidRDefault="00C265EB" w:rsidP="00C6468D">
      <w:pPr>
        <w:rPr>
          <w:color w:val="FF0000"/>
        </w:rPr>
      </w:pPr>
    </w:p>
    <w:p w14:paraId="07B6E4CC" w14:textId="77777777" w:rsidR="00C6468D" w:rsidRDefault="00C6468D" w:rsidP="00C6468D">
      <w:r>
        <w:t>3. Is there any recycling equipment for anesthesia gas?</w:t>
      </w:r>
    </w:p>
    <w:p w14:paraId="0E74226E" w14:textId="391A2733" w:rsidR="005B1F40" w:rsidRDefault="00D675CF" w:rsidP="00C6468D">
      <w:pPr>
        <w:rPr>
          <w:color w:val="FF0000"/>
        </w:rPr>
      </w:pPr>
      <w:r w:rsidRPr="00D675CF">
        <w:rPr>
          <w:color w:val="FF0000"/>
        </w:rPr>
        <w:t>We do</w:t>
      </w:r>
      <w:r w:rsidR="00C265EB">
        <w:rPr>
          <w:color w:val="FF0000"/>
        </w:rPr>
        <w:t xml:space="preserve"> no</w:t>
      </w:r>
      <w:r w:rsidRPr="00D675CF">
        <w:rPr>
          <w:color w:val="FF0000"/>
        </w:rPr>
        <w:t xml:space="preserve">t </w:t>
      </w:r>
      <w:r w:rsidR="00C265EB">
        <w:rPr>
          <w:color w:val="FF0000"/>
        </w:rPr>
        <w:t>us</w:t>
      </w:r>
      <w:r w:rsidRPr="00D675CF">
        <w:rPr>
          <w:color w:val="FF0000"/>
        </w:rPr>
        <w:t>e any recycling equipment for anesthesia gas.</w:t>
      </w:r>
    </w:p>
    <w:p w14:paraId="64E3B952" w14:textId="77777777" w:rsidR="00C265EB" w:rsidRPr="00D675CF" w:rsidRDefault="00C265EB" w:rsidP="00C6468D">
      <w:pPr>
        <w:rPr>
          <w:color w:val="FF0000"/>
        </w:rPr>
      </w:pPr>
    </w:p>
    <w:p w14:paraId="185991E8" w14:textId="77777777" w:rsidR="00C6468D" w:rsidRDefault="00C6468D" w:rsidP="00C6468D">
      <w:r>
        <w:t>4. In Figure 2, it is better to add a normal control (without any operation).</w:t>
      </w:r>
    </w:p>
    <w:p w14:paraId="3F3F30BF" w14:textId="734C7779" w:rsidR="004E5370" w:rsidRPr="004E5370" w:rsidRDefault="004E5370" w:rsidP="00C6468D">
      <w:pPr>
        <w:rPr>
          <w:color w:val="FF0000"/>
        </w:rPr>
      </w:pPr>
      <w:r w:rsidRPr="004E5370">
        <w:rPr>
          <w:rFonts w:hint="eastAsia"/>
          <w:color w:val="FF0000"/>
        </w:rPr>
        <w:t xml:space="preserve">We added panels of </w:t>
      </w:r>
      <w:r w:rsidRPr="004E5370">
        <w:rPr>
          <w:color w:val="FF0000"/>
        </w:rPr>
        <w:t xml:space="preserve">the sham group as a normal control and mentioned </w:t>
      </w:r>
      <w:r w:rsidR="00C265EB">
        <w:rPr>
          <w:color w:val="FF0000"/>
        </w:rPr>
        <w:t>this</w:t>
      </w:r>
      <w:r w:rsidRPr="004E5370">
        <w:rPr>
          <w:color w:val="FF0000"/>
        </w:rPr>
        <w:t xml:space="preserve"> in the representative results section.</w:t>
      </w:r>
    </w:p>
    <w:p w14:paraId="763DE374" w14:textId="77777777" w:rsidR="00D675CF" w:rsidRDefault="00D675CF" w:rsidP="00C6468D"/>
    <w:p w14:paraId="3F4BD1B3" w14:textId="77777777" w:rsidR="00C6468D" w:rsidRDefault="00C6468D" w:rsidP="00C6468D">
      <w:r>
        <w:t xml:space="preserve">5. </w:t>
      </w:r>
      <w:r w:rsidRPr="00C6527D">
        <w:t>Please add some material/equipment information (acrylic induction chamber; thermal support device).</w:t>
      </w:r>
    </w:p>
    <w:p w14:paraId="6FFA8566" w14:textId="3FBDAAFF" w:rsidR="00C6527D" w:rsidRPr="00C6527D" w:rsidRDefault="00C6527D" w:rsidP="00C6468D">
      <w:pPr>
        <w:rPr>
          <w:color w:val="FF0000"/>
        </w:rPr>
      </w:pPr>
      <w:r w:rsidRPr="00C6527D">
        <w:rPr>
          <w:color w:val="FF0000"/>
        </w:rPr>
        <w:t>Thank you for this comment. We add</w:t>
      </w:r>
      <w:r w:rsidR="00C265EB">
        <w:rPr>
          <w:color w:val="FF0000"/>
        </w:rPr>
        <w:t xml:space="preserve">ed </w:t>
      </w:r>
      <w:r w:rsidRPr="00C6527D">
        <w:rPr>
          <w:color w:val="FF0000"/>
        </w:rPr>
        <w:t>information about the acrylic induction chamber and thermal support device in Table of Materials.</w:t>
      </w:r>
    </w:p>
    <w:p w14:paraId="35DBAF87" w14:textId="77777777" w:rsidR="00C6468D" w:rsidRDefault="00C6468D" w:rsidP="00C6468D"/>
    <w:p w14:paraId="47E9A82E" w14:textId="77777777" w:rsidR="00C6468D" w:rsidRDefault="00C6468D" w:rsidP="00C6468D">
      <w:r>
        <w:t>Reviewer #2:</w:t>
      </w:r>
    </w:p>
    <w:p w14:paraId="69E5DA41" w14:textId="77777777" w:rsidR="00C6468D" w:rsidRDefault="00C6468D" w:rsidP="00C6468D"/>
    <w:p w14:paraId="31F2DEE2" w14:textId="77777777" w:rsidR="00C6468D" w:rsidRDefault="00C6468D" w:rsidP="00C6468D">
      <w:r>
        <w:t>Manuscript Summary:</w:t>
      </w:r>
    </w:p>
    <w:p w14:paraId="4D5D53D3" w14:textId="77777777" w:rsidR="00C6468D" w:rsidRDefault="00C6468D" w:rsidP="00C6468D">
      <w:r>
        <w:t>This manuscript describes a new model of AVF and venous stenosis. It is well written and illustrated. This model is appropriate to study what happens to AVF in the presence of a venous stenosis, as one might see with a dialysis fistula in the arm and then a more central venous stenosis.</w:t>
      </w:r>
    </w:p>
    <w:p w14:paraId="1065A9AF" w14:textId="77777777" w:rsidR="00C6468D" w:rsidRDefault="00C6468D" w:rsidP="00C6468D"/>
    <w:p w14:paraId="272B64DC" w14:textId="77777777" w:rsidR="00C6468D" w:rsidRDefault="00C6468D" w:rsidP="00C6468D">
      <w:r>
        <w:t>Major Concerns:</w:t>
      </w:r>
    </w:p>
    <w:p w14:paraId="46C90DEF" w14:textId="77777777" w:rsidR="00C6468D" w:rsidRDefault="00C6468D" w:rsidP="00C6468D"/>
    <w:p w14:paraId="2A2864A4" w14:textId="77777777" w:rsidR="00895704" w:rsidRDefault="00C6468D" w:rsidP="00895704">
      <w:pPr>
        <w:pStyle w:val="ListParagraph"/>
        <w:numPr>
          <w:ilvl w:val="0"/>
          <w:numId w:val="2"/>
        </w:numPr>
        <w:ind w:leftChars="0"/>
      </w:pPr>
      <w:r>
        <w:lastRenderedPageBreak/>
        <w:t>What type of suture did the authors use to place around the IVC? We have found that a non-</w:t>
      </w:r>
      <w:proofErr w:type="spellStart"/>
      <w:r>
        <w:t>reative</w:t>
      </w:r>
      <w:proofErr w:type="spellEnd"/>
      <w:r>
        <w:t xml:space="preserve"> </w:t>
      </w:r>
      <w:proofErr w:type="spellStart"/>
      <w:r>
        <w:t>prolene</w:t>
      </w:r>
      <w:proofErr w:type="spellEnd"/>
      <w:r>
        <w:t xml:space="preserve"> suture will produce less surrounding inflammation than a silk suture. Can the authors provide this information?</w:t>
      </w:r>
    </w:p>
    <w:p w14:paraId="0888AFEF" w14:textId="171A879B" w:rsidR="00D675CF" w:rsidRPr="00895704" w:rsidRDefault="00D675CF" w:rsidP="00895704">
      <w:pPr>
        <w:rPr>
          <w:color w:val="FF0000"/>
        </w:rPr>
      </w:pPr>
      <w:r w:rsidRPr="00895704">
        <w:rPr>
          <w:color w:val="FF0000"/>
        </w:rPr>
        <w:t xml:space="preserve">Thank you for raising this interesting point. We </w:t>
      </w:r>
      <w:r w:rsidR="00895704" w:rsidRPr="00895704">
        <w:rPr>
          <w:color w:val="FF0000"/>
        </w:rPr>
        <w:t>u</w:t>
      </w:r>
      <w:r w:rsidR="00895704" w:rsidRPr="00895704">
        <w:rPr>
          <w:rFonts w:hint="eastAsia"/>
          <w:color w:val="FF0000"/>
        </w:rPr>
        <w:t>se</w:t>
      </w:r>
      <w:r w:rsidR="00895704" w:rsidRPr="00895704">
        <w:rPr>
          <w:color w:val="FF0000"/>
        </w:rPr>
        <w:t xml:space="preserve"> polyamide monofilament sutures, which produces less surrounding inflammation than silk sutures</w:t>
      </w:r>
      <w:r w:rsidR="00895704">
        <w:rPr>
          <w:color w:val="FF0000"/>
        </w:rPr>
        <w:t>.</w:t>
      </w:r>
      <w:r w:rsidR="00336177">
        <w:rPr>
          <w:color w:val="FF0000"/>
        </w:rPr>
        <w:t xml:space="preserve"> </w:t>
      </w:r>
      <w:r w:rsidR="00C265EB">
        <w:rPr>
          <w:color w:val="FF0000"/>
        </w:rPr>
        <w:t>We now address</w:t>
      </w:r>
      <w:r w:rsidR="00336177" w:rsidRPr="00C6527D">
        <w:rPr>
          <w:color w:val="FF0000"/>
        </w:rPr>
        <w:t xml:space="preserve"> this in the Protocol section.</w:t>
      </w:r>
    </w:p>
    <w:p w14:paraId="7ED2108E" w14:textId="77777777" w:rsidR="00C6468D" w:rsidRDefault="00C6468D" w:rsidP="00C6468D"/>
    <w:p w14:paraId="5BD20248" w14:textId="77777777" w:rsidR="00C6468D" w:rsidRDefault="00C6468D" w:rsidP="00C6468D">
      <w:r w:rsidRPr="004564F4">
        <w:t>2. Why do the authors put the suture around both the artery and vein initially, rather than just going around the IVC?</w:t>
      </w:r>
    </w:p>
    <w:p w14:paraId="5DAC728D" w14:textId="086BD989" w:rsidR="009E2F5E" w:rsidRPr="00895704" w:rsidRDefault="00453A85" w:rsidP="009E2F5E">
      <w:pPr>
        <w:rPr>
          <w:color w:val="FF0000"/>
        </w:rPr>
      </w:pPr>
      <w:r>
        <w:rPr>
          <w:color w:val="FF0000"/>
        </w:rPr>
        <w:t xml:space="preserve">Thank you for this question. </w:t>
      </w:r>
      <w:r w:rsidR="004564F4">
        <w:rPr>
          <w:color w:val="FF0000"/>
        </w:rPr>
        <w:t xml:space="preserve">The reason is </w:t>
      </w:r>
      <w:r w:rsidR="00C265EB">
        <w:rPr>
          <w:color w:val="FF0000"/>
        </w:rPr>
        <w:t>that</w:t>
      </w:r>
      <w:r w:rsidR="004564F4">
        <w:rPr>
          <w:color w:val="FF0000"/>
        </w:rPr>
        <w:t xml:space="preserve"> it is much safer. </w:t>
      </w:r>
      <w:r w:rsidR="001228AF">
        <w:rPr>
          <w:color w:val="FF0000"/>
        </w:rPr>
        <w:t>The IVC can</w:t>
      </w:r>
      <w:r w:rsidR="00895704" w:rsidRPr="0027281C">
        <w:rPr>
          <w:color w:val="FF0000"/>
        </w:rPr>
        <w:t xml:space="preserve"> easily be damaged if </w:t>
      </w:r>
      <w:r w:rsidR="004564F4">
        <w:rPr>
          <w:color w:val="FF0000"/>
        </w:rPr>
        <w:t>a needle holder goe</w:t>
      </w:r>
      <w:r w:rsidR="00975536">
        <w:rPr>
          <w:color w:val="FF0000"/>
        </w:rPr>
        <w:t>s around the IVC through the window</w:t>
      </w:r>
      <w:r w:rsidR="004564F4">
        <w:rPr>
          <w:color w:val="FF0000"/>
        </w:rPr>
        <w:t xml:space="preserve"> betwe</w:t>
      </w:r>
      <w:r w:rsidR="00C265EB">
        <w:rPr>
          <w:color w:val="FF0000"/>
        </w:rPr>
        <w:t>en the IVC and aorta; we thus avoid touching the IVC</w:t>
      </w:r>
      <w:r w:rsidR="004564F4">
        <w:rPr>
          <w:color w:val="FF0000"/>
        </w:rPr>
        <w:t xml:space="preserve"> when p</w:t>
      </w:r>
      <w:r w:rsidR="00C265EB">
        <w:rPr>
          <w:color w:val="FF0000"/>
        </w:rPr>
        <w:t>utting the suture around it</w:t>
      </w:r>
      <w:r w:rsidR="004564F4">
        <w:rPr>
          <w:color w:val="FF0000"/>
        </w:rPr>
        <w:t xml:space="preserve">. </w:t>
      </w:r>
      <w:r w:rsidR="009E2F5E" w:rsidRPr="00C6527D">
        <w:rPr>
          <w:color w:val="FF0000"/>
        </w:rPr>
        <w:t>W</w:t>
      </w:r>
      <w:r w:rsidR="00C265EB">
        <w:rPr>
          <w:color w:val="FF0000"/>
        </w:rPr>
        <w:t>e now address</w:t>
      </w:r>
      <w:r w:rsidR="009E2F5E">
        <w:rPr>
          <w:color w:val="FF0000"/>
        </w:rPr>
        <w:t xml:space="preserve"> this in the Discussion</w:t>
      </w:r>
      <w:r w:rsidR="009E2F5E" w:rsidRPr="00C6527D">
        <w:rPr>
          <w:color w:val="FF0000"/>
        </w:rPr>
        <w:t xml:space="preserve"> section.</w:t>
      </w:r>
    </w:p>
    <w:p w14:paraId="22AE772C" w14:textId="2FE78283" w:rsidR="00895704" w:rsidRPr="0027281C" w:rsidRDefault="00895704" w:rsidP="00C6468D">
      <w:pPr>
        <w:rPr>
          <w:color w:val="FF0000"/>
        </w:rPr>
      </w:pPr>
    </w:p>
    <w:p w14:paraId="24CD985A" w14:textId="77777777" w:rsidR="00C6468D" w:rsidRDefault="00C6468D" w:rsidP="00C6468D">
      <w:r w:rsidRPr="005464FF">
        <w:t>3. Why do the authors use such a large spacer?</w:t>
      </w:r>
    </w:p>
    <w:p w14:paraId="4062713A" w14:textId="3F9B7E2D" w:rsidR="00975536" w:rsidRPr="00895704" w:rsidRDefault="005464FF" w:rsidP="00975536">
      <w:pPr>
        <w:rPr>
          <w:color w:val="FF0000"/>
        </w:rPr>
      </w:pPr>
      <w:r w:rsidRPr="005464FF">
        <w:rPr>
          <w:color w:val="FF0000"/>
        </w:rPr>
        <w:t>The reas</w:t>
      </w:r>
      <w:r w:rsidR="00453A85">
        <w:rPr>
          <w:color w:val="FF0000"/>
        </w:rPr>
        <w:t xml:space="preserve">on </w:t>
      </w:r>
      <w:r w:rsidR="00C265EB">
        <w:rPr>
          <w:color w:val="FF0000"/>
        </w:rPr>
        <w:t>we use a large spacer is to avoid creating a</w:t>
      </w:r>
      <w:r w:rsidRPr="005464FF">
        <w:rPr>
          <w:color w:val="FF0000"/>
        </w:rPr>
        <w:t xml:space="preserve"> venous thrombosis. </w:t>
      </w:r>
      <w:r w:rsidR="004564F4" w:rsidRPr="005464FF">
        <w:rPr>
          <w:color w:val="FF0000"/>
        </w:rPr>
        <w:t xml:space="preserve">A </w:t>
      </w:r>
      <w:r w:rsidR="00C265EB" w:rsidRPr="005464FF">
        <w:rPr>
          <w:color w:val="FF0000"/>
        </w:rPr>
        <w:t xml:space="preserve">spacer </w:t>
      </w:r>
      <w:r w:rsidR="00C265EB">
        <w:rPr>
          <w:color w:val="FF0000"/>
        </w:rPr>
        <w:t xml:space="preserve">that is </w:t>
      </w:r>
      <w:r w:rsidR="004564F4" w:rsidRPr="005464FF">
        <w:rPr>
          <w:color w:val="FF0000"/>
        </w:rPr>
        <w:t>smaller than 22</w:t>
      </w:r>
      <w:r w:rsidR="00C265EB">
        <w:rPr>
          <w:color w:val="FF0000"/>
        </w:rPr>
        <w:t>G can</w:t>
      </w:r>
      <w:r w:rsidR="00895704" w:rsidRPr="005464FF">
        <w:rPr>
          <w:color w:val="FF0000"/>
        </w:rPr>
        <w:t xml:space="preserve"> cause postsurgical </w:t>
      </w:r>
      <w:r w:rsidR="00495017" w:rsidRPr="005464FF">
        <w:rPr>
          <w:color w:val="FF0000"/>
        </w:rPr>
        <w:t>thrombosis in the IVC distal</w:t>
      </w:r>
      <w:r w:rsidR="00895704" w:rsidRPr="005464FF">
        <w:rPr>
          <w:color w:val="FF0000"/>
        </w:rPr>
        <w:t xml:space="preserve"> to </w:t>
      </w:r>
      <w:r w:rsidR="00895704" w:rsidRPr="0027281C">
        <w:rPr>
          <w:color w:val="FF0000"/>
        </w:rPr>
        <w:t>the stenosis</w:t>
      </w:r>
      <w:r w:rsidR="00C265EB">
        <w:rPr>
          <w:color w:val="FF0000"/>
        </w:rPr>
        <w:t>; in fact,</w:t>
      </w:r>
      <w:r w:rsidR="00895704" w:rsidRPr="0027281C">
        <w:rPr>
          <w:color w:val="FF0000"/>
        </w:rPr>
        <w:t xml:space="preserve"> Payne et al.</w:t>
      </w:r>
      <w:r w:rsidR="00A065DC">
        <w:rPr>
          <w:color w:val="FF0000"/>
        </w:rPr>
        <w:fldChar w:fldCharType="begin"/>
      </w:r>
      <w:r w:rsidR="000E1CD6">
        <w:rPr>
          <w:color w:val="FF0000"/>
        </w:rPr>
        <w:instrText xml:space="preserve"> ADDIN EN.CITE &lt;EndNote&gt;&lt;Cite&gt;&lt;Author&gt;Payne&lt;/Author&gt;&lt;Year&gt;2017&lt;/Year&gt;&lt;RecNum&gt;1178&lt;/RecNum&gt;&lt;DisplayText&gt;&lt;style face="superscript"&gt;1&lt;/style&gt;&lt;/DisplayText&gt;&lt;record&gt;&lt;rec-number&gt;1178&lt;/rec-number&gt;&lt;foreign-keys&gt;&lt;key app="EN" db-id="tp09dt9a8vvz9fef2vi5e0ahwv0dsdrsdvps" timestamp="1542909045"&gt;1178&lt;/key&gt;&lt;/foreign-keys&gt;&lt;ref-type name="Journal Article"&gt;17&lt;/ref-type&gt;&lt;contributors&gt;&lt;authors&gt;&lt;author&gt;Payne, H.&lt;/author&gt;&lt;author&gt;Brill, A.&lt;/author&gt;&lt;/authors&gt;&lt;/contributors&gt;&lt;auth-address&gt;Institute of Cardiovascular Sciences, College of Medical and Dental Sciences, University of Birmingham.&amp;#xD;Institute of Cardiovascular Sciences, College of Medical and Dental Sciences, University of Birmingham; A.Brill@bham.ac.uk.&lt;/auth-address&gt;&lt;titles&gt;&lt;title&gt;Stenosis of the Inferior Vena Cava: A Murine Model of Deep Vein Thrombosis&lt;/title&gt;&lt;secondary-title&gt;J Vis Exp&lt;/secondary-title&gt;&lt;/titles&gt;&lt;number&gt;130&lt;/number&gt;&lt;keywords&gt;&lt;keyword&gt;Animals&lt;/keyword&gt;&lt;keyword&gt;Constriction, Pathologic/pathology/*surgery&lt;/keyword&gt;&lt;keyword&gt;Disease Models, Animal&lt;/keyword&gt;&lt;keyword&gt;Male&lt;/keyword&gt;&lt;keyword&gt;Mice&lt;/keyword&gt;&lt;keyword&gt;Mice, Inbred C57BL&lt;/keyword&gt;&lt;keyword&gt;Vena Cava, Inferior/pathology/*surgery&lt;/keyword&gt;&lt;keyword&gt;Venous Thrombosis/pathology/*surgery&lt;/keyword&gt;&lt;/keywords&gt;&lt;dates&gt;&lt;year&gt;2017&lt;/year&gt;&lt;pub-dates&gt;&lt;date&gt;Dec 22&lt;/date&gt;&lt;/pub-dates&gt;&lt;/dates&gt;&lt;isbn&gt;1940-087X (Electronic)&amp;#xD;1940-087X (Linking)&lt;/isbn&gt;&lt;accession-num&gt;29286428&lt;/accession-num&gt;&lt;urls&gt;&lt;related-urls&gt;&lt;url&gt;https://www.ncbi.nlm.nih.gov/pubmed/29286428&lt;/url&gt;&lt;url&gt;https://www.ncbi.nlm.nih.gov/pmc/articles/PMC5755672/pdf/jove-130-56697.pdf&lt;/url&gt;&lt;/related-urls&gt;&lt;/urls&gt;&lt;custom2&gt;PMC5755672&lt;/custom2&gt;&lt;electronic-resource-num&gt;10.3791/56697&lt;/electronic-resource-num&gt;&lt;/record&gt;&lt;/Cite&gt;&lt;/EndNote&gt;</w:instrText>
      </w:r>
      <w:r w:rsidR="00A065DC">
        <w:rPr>
          <w:color w:val="FF0000"/>
        </w:rPr>
        <w:fldChar w:fldCharType="separate"/>
      </w:r>
      <w:r w:rsidR="00A065DC" w:rsidRPr="00A065DC">
        <w:rPr>
          <w:noProof/>
          <w:color w:val="FF0000"/>
          <w:vertAlign w:val="superscript"/>
        </w:rPr>
        <w:t>1</w:t>
      </w:r>
      <w:r w:rsidR="00A065DC">
        <w:rPr>
          <w:color w:val="FF0000"/>
        </w:rPr>
        <w:fldChar w:fldCharType="end"/>
      </w:r>
      <w:r w:rsidR="00A065DC">
        <w:rPr>
          <w:color w:val="FF0000"/>
        </w:rPr>
        <w:t xml:space="preserve"> </w:t>
      </w:r>
      <w:r w:rsidR="00895704" w:rsidRPr="0027281C">
        <w:rPr>
          <w:color w:val="FF0000"/>
        </w:rPr>
        <w:t xml:space="preserve">used </w:t>
      </w:r>
      <w:r w:rsidR="00C265EB">
        <w:rPr>
          <w:color w:val="FF0000"/>
        </w:rPr>
        <w:t xml:space="preserve">a </w:t>
      </w:r>
      <w:r w:rsidR="00895704" w:rsidRPr="0027281C">
        <w:rPr>
          <w:color w:val="FF0000"/>
        </w:rPr>
        <w:t xml:space="preserve">30G spacer </w:t>
      </w:r>
      <w:r w:rsidR="00C265EB">
        <w:rPr>
          <w:color w:val="FF0000"/>
        </w:rPr>
        <w:t xml:space="preserve">to create a </w:t>
      </w:r>
      <w:r w:rsidR="00895704" w:rsidRPr="0027281C">
        <w:rPr>
          <w:color w:val="FF0000"/>
        </w:rPr>
        <w:t xml:space="preserve">model </w:t>
      </w:r>
      <w:r w:rsidR="00C265EB">
        <w:rPr>
          <w:color w:val="FF0000"/>
        </w:rPr>
        <w:t>of</w:t>
      </w:r>
      <w:r w:rsidR="00895704" w:rsidRPr="0027281C">
        <w:rPr>
          <w:color w:val="FF0000"/>
        </w:rPr>
        <w:t xml:space="preserve"> deep vein thrombosis</w:t>
      </w:r>
      <w:r w:rsidR="0027281C" w:rsidRPr="0027281C">
        <w:rPr>
          <w:color w:val="FF0000"/>
        </w:rPr>
        <w:t>. O</w:t>
      </w:r>
      <w:r w:rsidR="00495017">
        <w:rPr>
          <w:color w:val="FF0000"/>
        </w:rPr>
        <w:t xml:space="preserve">n the other hand, we created this model to </w:t>
      </w:r>
      <w:r w:rsidR="00C265EB">
        <w:rPr>
          <w:color w:val="FF0000"/>
        </w:rPr>
        <w:t xml:space="preserve">create a stenosis without creating a thrombus, e.g. maintain </w:t>
      </w:r>
      <w:r>
        <w:rPr>
          <w:color w:val="FF0000"/>
        </w:rPr>
        <w:t>v</w:t>
      </w:r>
      <w:r w:rsidR="00C265EB">
        <w:rPr>
          <w:color w:val="FF0000"/>
        </w:rPr>
        <w:t>enous flow.</w:t>
      </w:r>
    </w:p>
    <w:p w14:paraId="72FB50DC" w14:textId="77777777" w:rsidR="00C6468D" w:rsidRDefault="00C6468D" w:rsidP="00C6468D"/>
    <w:p w14:paraId="2E5A0EB8" w14:textId="77777777" w:rsidR="00C6468D" w:rsidRDefault="00C6468D" w:rsidP="00C6468D">
      <w:r w:rsidRPr="00453A85">
        <w:t>4. Finally, can the authors clarify if they ligate all draining side branches, or just a few of them?</w:t>
      </w:r>
    </w:p>
    <w:p w14:paraId="4FF379FE" w14:textId="6F8BFE86" w:rsidR="00F66267" w:rsidRDefault="00453A85" w:rsidP="00C6468D">
      <w:pPr>
        <w:rPr>
          <w:rFonts w:asciiTheme="minorHAnsi" w:hAnsiTheme="minorHAnsi" w:cstheme="minorHAnsi"/>
          <w:color w:val="FF0000"/>
        </w:rPr>
      </w:pPr>
      <w:r>
        <w:rPr>
          <w:color w:val="FF0000"/>
        </w:rPr>
        <w:t xml:space="preserve">Thank you for this </w:t>
      </w:r>
      <w:r w:rsidR="000A79BD">
        <w:rPr>
          <w:color w:val="FF0000"/>
        </w:rPr>
        <w:t xml:space="preserve">important </w:t>
      </w:r>
      <w:r>
        <w:rPr>
          <w:color w:val="FF0000"/>
        </w:rPr>
        <w:t xml:space="preserve">question. </w:t>
      </w:r>
      <w:r w:rsidR="00495017" w:rsidRPr="002A62D0">
        <w:rPr>
          <w:color w:val="FF0000"/>
        </w:rPr>
        <w:t>We do</w:t>
      </w:r>
      <w:r w:rsidR="000A79BD">
        <w:rPr>
          <w:color w:val="FF0000"/>
        </w:rPr>
        <w:t xml:space="preserve"> no</w:t>
      </w:r>
      <w:r w:rsidR="00495017" w:rsidRPr="002A62D0">
        <w:rPr>
          <w:color w:val="FF0000"/>
        </w:rPr>
        <w:t xml:space="preserve">t ligate any draining side branches. As </w:t>
      </w:r>
      <w:r w:rsidR="000A79BD">
        <w:rPr>
          <w:color w:val="FF0000"/>
        </w:rPr>
        <w:t>mentioned in the discussion section</w:t>
      </w:r>
      <w:r w:rsidR="00495017" w:rsidRPr="002A62D0">
        <w:rPr>
          <w:color w:val="FF0000"/>
        </w:rPr>
        <w:t xml:space="preserve">, </w:t>
      </w:r>
      <w:r w:rsidR="00495017" w:rsidRPr="002A62D0">
        <w:rPr>
          <w:rFonts w:asciiTheme="minorHAnsi" w:hAnsiTheme="minorHAnsi" w:cstheme="minorHAnsi"/>
          <w:color w:val="FF0000"/>
        </w:rPr>
        <w:t xml:space="preserve">the IVC stenosis is created distally to distinct side branches to keep the fistula flow </w:t>
      </w:r>
      <w:r>
        <w:rPr>
          <w:rFonts w:asciiTheme="minorHAnsi" w:hAnsiTheme="minorHAnsi" w:cstheme="minorHAnsi"/>
          <w:color w:val="FF0000"/>
        </w:rPr>
        <w:t xml:space="preserve">from </w:t>
      </w:r>
      <w:r w:rsidR="00495017" w:rsidRPr="002A62D0">
        <w:rPr>
          <w:rFonts w:asciiTheme="minorHAnsi" w:hAnsiTheme="minorHAnsi" w:cstheme="minorHAnsi"/>
          <w:color w:val="FF0000"/>
        </w:rPr>
        <w:t>entering branches.</w:t>
      </w:r>
      <w:r w:rsidR="002A62D0" w:rsidRPr="002A62D0">
        <w:rPr>
          <w:rFonts w:asciiTheme="minorHAnsi" w:hAnsiTheme="minorHAnsi" w:cstheme="minorHAnsi"/>
          <w:color w:val="FF0000"/>
        </w:rPr>
        <w:t xml:space="preserve"> Side branches above the IVC stenosis </w:t>
      </w:r>
      <w:r w:rsidR="000A79BD">
        <w:rPr>
          <w:rFonts w:asciiTheme="minorHAnsi" w:hAnsiTheme="minorHAnsi" w:cstheme="minorHAnsi"/>
          <w:color w:val="FF0000"/>
        </w:rPr>
        <w:t>do no</w:t>
      </w:r>
      <w:r w:rsidR="00975536">
        <w:rPr>
          <w:rFonts w:asciiTheme="minorHAnsi" w:hAnsiTheme="minorHAnsi" w:cstheme="minorHAnsi"/>
          <w:color w:val="FF0000"/>
        </w:rPr>
        <w:t>t affect</w:t>
      </w:r>
      <w:r>
        <w:rPr>
          <w:rFonts w:asciiTheme="minorHAnsi" w:hAnsiTheme="minorHAnsi" w:cstheme="minorHAnsi"/>
          <w:color w:val="FF0000"/>
        </w:rPr>
        <w:t xml:space="preserve"> the fistula flow as vascular resistance of the side branches is much higher than </w:t>
      </w:r>
      <w:r w:rsidR="000A79BD">
        <w:rPr>
          <w:rFonts w:asciiTheme="minorHAnsi" w:hAnsiTheme="minorHAnsi" w:cstheme="minorHAnsi"/>
          <w:color w:val="FF0000"/>
        </w:rPr>
        <w:t xml:space="preserve">in the </w:t>
      </w:r>
      <w:r>
        <w:rPr>
          <w:rFonts w:asciiTheme="minorHAnsi" w:hAnsiTheme="minorHAnsi" w:cstheme="minorHAnsi"/>
          <w:color w:val="FF0000"/>
        </w:rPr>
        <w:t>proximal IVC.</w:t>
      </w:r>
    </w:p>
    <w:p w14:paraId="4A9BD43F" w14:textId="77777777" w:rsidR="00C6468D" w:rsidRDefault="00F66267" w:rsidP="00C6468D">
      <w:r>
        <w:t xml:space="preserve"> </w:t>
      </w:r>
    </w:p>
    <w:p w14:paraId="572A5FF5" w14:textId="77777777" w:rsidR="00C6468D" w:rsidRDefault="00C6468D" w:rsidP="00C6468D">
      <w:r>
        <w:t>Minor Concerns:</w:t>
      </w:r>
    </w:p>
    <w:p w14:paraId="0FB02980" w14:textId="77777777" w:rsidR="00C6468D" w:rsidRDefault="00C6468D" w:rsidP="00C6468D"/>
    <w:p w14:paraId="7434D1C3" w14:textId="77777777" w:rsidR="00F66267" w:rsidRDefault="00C6468D" w:rsidP="00F66267">
      <w:pPr>
        <w:pStyle w:val="ListParagraph"/>
        <w:numPr>
          <w:ilvl w:val="0"/>
          <w:numId w:val="4"/>
        </w:numPr>
        <w:ind w:leftChars="0"/>
      </w:pPr>
      <w:r>
        <w:t>For Figure 2, the authors should number the parts of their images and then refer to these numbers in their legend.</w:t>
      </w:r>
    </w:p>
    <w:p w14:paraId="20D2C897" w14:textId="04A4CE23" w:rsidR="00A065DC" w:rsidRDefault="00F66267">
      <w:pPr>
        <w:rPr>
          <w:color w:val="FF0000"/>
        </w:rPr>
      </w:pPr>
      <w:r w:rsidRPr="00F66267">
        <w:rPr>
          <w:color w:val="FF0000"/>
        </w:rPr>
        <w:t xml:space="preserve">Thank you </w:t>
      </w:r>
      <w:r w:rsidR="000A79BD">
        <w:rPr>
          <w:color w:val="FF0000"/>
        </w:rPr>
        <w:t xml:space="preserve">for this point. We followed this </w:t>
      </w:r>
      <w:r w:rsidRPr="00F66267">
        <w:rPr>
          <w:color w:val="FF0000"/>
        </w:rPr>
        <w:t>suggestion.</w:t>
      </w:r>
    </w:p>
    <w:p w14:paraId="54C135AF" w14:textId="77777777" w:rsidR="00A065DC" w:rsidRPr="000E1CD6" w:rsidRDefault="00A065DC">
      <w:pPr>
        <w:rPr>
          <w:color w:val="FF0000"/>
        </w:rPr>
      </w:pPr>
    </w:p>
    <w:p w14:paraId="1DD5C318" w14:textId="77777777" w:rsidR="00682763" w:rsidRPr="00682763" w:rsidRDefault="00A065DC" w:rsidP="00682763">
      <w:pPr>
        <w:pStyle w:val="EndNoteBibliography"/>
        <w:ind w:left="720" w:hanging="720"/>
        <w:rPr>
          <w:noProof/>
          <w:color w:val="FF0000"/>
        </w:rPr>
      </w:pPr>
      <w:r w:rsidRPr="00682763">
        <w:rPr>
          <w:color w:val="FF0000"/>
        </w:rPr>
        <w:fldChar w:fldCharType="begin"/>
      </w:r>
      <w:r w:rsidRPr="00682763">
        <w:rPr>
          <w:color w:val="FF0000"/>
        </w:rPr>
        <w:instrText xml:space="preserve"> ADDIN EN.REFLIST </w:instrText>
      </w:r>
      <w:r w:rsidRPr="00682763">
        <w:rPr>
          <w:color w:val="FF0000"/>
        </w:rPr>
        <w:fldChar w:fldCharType="separate"/>
      </w:r>
      <w:r w:rsidR="00682763" w:rsidRPr="00682763">
        <w:rPr>
          <w:noProof/>
          <w:color w:val="FF0000"/>
        </w:rPr>
        <w:t>1</w:t>
      </w:r>
      <w:r w:rsidR="00682763" w:rsidRPr="00682763">
        <w:rPr>
          <w:noProof/>
          <w:color w:val="FF0000"/>
        </w:rPr>
        <w:tab/>
        <w:t xml:space="preserve">Payne, H. &amp; Brill, A. Stenosis of the Inferior Vena Cava: A Murine Model of Deep Vein Thrombosis. </w:t>
      </w:r>
      <w:r w:rsidR="00682763" w:rsidRPr="00682763">
        <w:rPr>
          <w:i/>
          <w:noProof/>
          <w:color w:val="FF0000"/>
        </w:rPr>
        <w:t>J Vis Exp.</w:t>
      </w:r>
      <w:r w:rsidR="00682763" w:rsidRPr="00682763">
        <w:rPr>
          <w:noProof/>
          <w:color w:val="FF0000"/>
        </w:rPr>
        <w:t xml:space="preserve"> 10.3791/56697 (130), (2017).</w:t>
      </w:r>
    </w:p>
    <w:p w14:paraId="296023DF" w14:textId="7B278726" w:rsidR="00F92700" w:rsidRPr="00682763" w:rsidRDefault="00A065DC">
      <w:pPr>
        <w:rPr>
          <w:color w:val="FF0000"/>
        </w:rPr>
      </w:pPr>
      <w:r w:rsidRPr="00682763">
        <w:rPr>
          <w:color w:val="FF0000"/>
        </w:rPr>
        <w:fldChar w:fldCharType="end"/>
      </w:r>
    </w:p>
    <w:sectPr w:rsidR="00F92700" w:rsidRPr="00682763" w:rsidSect="000C5BB1">
      <w:pgSz w:w="11900" w:h="16840"/>
      <w:pgMar w:top="1440" w:right="1440" w:bottom="1440" w:left="1440" w:header="851" w:footer="992" w:gutter="0"/>
      <w:cols w:space="425"/>
      <w:docGrid w:type="lines"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ヒラギノ角ゴ Pro W3">
    <w:altName w:val="Calibri"/>
    <w:charset w:val="4E"/>
    <w:family w:val="auto"/>
    <w:pitch w:val="variable"/>
    <w:sig w:usb0="E00002FF" w:usb1="7AC7FFFF" w:usb2="00000012" w:usb3="00000000" w:csb0="0002000D" w:csb1="00000000"/>
  </w:font>
  <w:font w:name="Lucida Grande">
    <w:altName w:val="Arial"/>
    <w:charset w:val="00"/>
    <w:family w:val="auto"/>
    <w:pitch w:val="variable"/>
    <w:sig w:usb0="E1000AEF" w:usb1="5000A1FF" w:usb2="00000000" w:usb3="00000000" w:csb0="000001BF"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E34A9C"/>
    <w:multiLevelType w:val="hybridMultilevel"/>
    <w:tmpl w:val="E7902E24"/>
    <w:lvl w:ilvl="0" w:tplc="BD806592">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15:restartNumberingAfterBreak="0">
    <w:nsid w:val="3276233F"/>
    <w:multiLevelType w:val="hybridMultilevel"/>
    <w:tmpl w:val="88300A9E"/>
    <w:lvl w:ilvl="0" w:tplc="81CE5BCE">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15:restartNumberingAfterBreak="0">
    <w:nsid w:val="3B1D0B3C"/>
    <w:multiLevelType w:val="hybridMultilevel"/>
    <w:tmpl w:val="B7E41878"/>
    <w:lvl w:ilvl="0" w:tplc="A8FEC6E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15:restartNumberingAfterBreak="0">
    <w:nsid w:val="597937BD"/>
    <w:multiLevelType w:val="hybridMultilevel"/>
    <w:tmpl w:val="20F002BC"/>
    <w:lvl w:ilvl="0" w:tplc="C2C69E5E">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960"/>
  <w:drawingGridHorizontalSpacing w:val="120"/>
  <w:drawingGridVerticalSpacing w:val="200"/>
  <w:displayHorizontalDrawingGridEvery w:val="2"/>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09dt9a8vvz9fef2vi5e0ahwv0dsdrsdvps&quot;&gt;My EndNote Library&lt;record-ids&gt;&lt;item&gt;1178&lt;/item&gt;&lt;/record-ids&gt;&lt;/item&gt;&lt;/Libraries&gt;"/>
  </w:docVars>
  <w:rsids>
    <w:rsidRoot w:val="00C6468D"/>
    <w:rsid w:val="000423F1"/>
    <w:rsid w:val="000A79BD"/>
    <w:rsid w:val="000C5BB1"/>
    <w:rsid w:val="000E1CD6"/>
    <w:rsid w:val="001228AF"/>
    <w:rsid w:val="0027281C"/>
    <w:rsid w:val="00286D9A"/>
    <w:rsid w:val="002A62D0"/>
    <w:rsid w:val="00336177"/>
    <w:rsid w:val="003B3DA3"/>
    <w:rsid w:val="003C77C4"/>
    <w:rsid w:val="00453A85"/>
    <w:rsid w:val="004564F4"/>
    <w:rsid w:val="00495017"/>
    <w:rsid w:val="004E2A18"/>
    <w:rsid w:val="004E5370"/>
    <w:rsid w:val="00530510"/>
    <w:rsid w:val="005464FF"/>
    <w:rsid w:val="00565602"/>
    <w:rsid w:val="005B1F40"/>
    <w:rsid w:val="005E5B5A"/>
    <w:rsid w:val="006551D0"/>
    <w:rsid w:val="00682763"/>
    <w:rsid w:val="006E77FB"/>
    <w:rsid w:val="007B71D4"/>
    <w:rsid w:val="00895704"/>
    <w:rsid w:val="008D3D08"/>
    <w:rsid w:val="008E10A7"/>
    <w:rsid w:val="00975536"/>
    <w:rsid w:val="009E2F5E"/>
    <w:rsid w:val="00A065DC"/>
    <w:rsid w:val="00A64FE1"/>
    <w:rsid w:val="00AD055C"/>
    <w:rsid w:val="00B54C5F"/>
    <w:rsid w:val="00C265EB"/>
    <w:rsid w:val="00C6468D"/>
    <w:rsid w:val="00C6527D"/>
    <w:rsid w:val="00CE7741"/>
    <w:rsid w:val="00D675CF"/>
    <w:rsid w:val="00E509BB"/>
    <w:rsid w:val="00E67FBD"/>
    <w:rsid w:val="00EF72BA"/>
    <w:rsid w:val="00F66267"/>
    <w:rsid w:val="00F92700"/>
    <w:rsid w:val="00F93B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69A94B6C"/>
  <w14:defaultImageDpi w14:val="300"/>
  <w15:docId w15:val="{F6D48B2E-A24F-441A-A098-4B16E40B2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ヒラギノ角ゴ Pro W3" w:hAnsi="Palatino Linotype"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71D4"/>
    <w:pPr>
      <w:ind w:leftChars="400" w:left="960"/>
    </w:pPr>
  </w:style>
  <w:style w:type="paragraph" w:customStyle="1" w:styleId="EndNoteBibliographyTitle">
    <w:name w:val="EndNote Bibliography Title"/>
    <w:basedOn w:val="Normal"/>
    <w:rsid w:val="00A065DC"/>
    <w:pPr>
      <w:jc w:val="center"/>
    </w:pPr>
  </w:style>
  <w:style w:type="paragraph" w:customStyle="1" w:styleId="EndNoteBibliography">
    <w:name w:val="EndNote Bibliography"/>
    <w:basedOn w:val="Normal"/>
    <w:rsid w:val="00A065DC"/>
  </w:style>
  <w:style w:type="paragraph" w:styleId="Revision">
    <w:name w:val="Revision"/>
    <w:hidden/>
    <w:uiPriority w:val="99"/>
    <w:semiHidden/>
    <w:rsid w:val="00E509BB"/>
  </w:style>
  <w:style w:type="paragraph" w:styleId="BalloonText">
    <w:name w:val="Balloon Text"/>
    <w:basedOn w:val="Normal"/>
    <w:link w:val="BalloonTextChar"/>
    <w:uiPriority w:val="99"/>
    <w:semiHidden/>
    <w:unhideWhenUsed/>
    <w:rsid w:val="00E509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09B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289799">
      <w:bodyDiv w:val="1"/>
      <w:marLeft w:val="0"/>
      <w:marRight w:val="0"/>
      <w:marTop w:val="0"/>
      <w:marBottom w:val="0"/>
      <w:divBdr>
        <w:top w:val="none" w:sz="0" w:space="0" w:color="auto"/>
        <w:left w:val="none" w:sz="0" w:space="0" w:color="auto"/>
        <w:bottom w:val="none" w:sz="0" w:space="0" w:color="auto"/>
        <w:right w:val="none" w:sz="0" w:space="0" w:color="auto"/>
      </w:divBdr>
    </w:div>
    <w:div w:id="538203421">
      <w:bodyDiv w:val="1"/>
      <w:marLeft w:val="0"/>
      <w:marRight w:val="0"/>
      <w:marTop w:val="0"/>
      <w:marBottom w:val="0"/>
      <w:divBdr>
        <w:top w:val="none" w:sz="0" w:space="0" w:color="auto"/>
        <w:left w:val="none" w:sz="0" w:space="0" w:color="auto"/>
        <w:bottom w:val="none" w:sz="0" w:space="0" w:color="auto"/>
        <w:right w:val="none" w:sz="0" w:space="0" w:color="auto"/>
      </w:divBdr>
    </w:div>
    <w:div w:id="18249290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592</Words>
  <Characters>9075</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ji Toshihiko</dc:creator>
  <cp:lastModifiedBy>Dardik, Alan</cp:lastModifiedBy>
  <cp:revision>2</cp:revision>
  <dcterms:created xsi:type="dcterms:W3CDTF">2019-03-04T20:57:00Z</dcterms:created>
  <dcterms:modified xsi:type="dcterms:W3CDTF">2019-03-04T20:57:00Z</dcterms:modified>
</cp:coreProperties>
</file>